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4C26" w:rsidRPr="00E570FF" w:rsidRDefault="00796DAB" w:rsidP="007C4C26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Supplementary 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>Table 1.</w:t>
      </w:r>
      <w:r w:rsidR="00E570FF" w:rsidRPr="00E570FF">
        <w:rPr>
          <w:rFonts w:ascii="Arial" w:hAnsi="Arial" w:cs="Arial"/>
          <w:b/>
          <w:sz w:val="24"/>
          <w:szCs w:val="24"/>
          <w:lang w:val="en-US"/>
        </w:rPr>
        <w:t xml:space="preserve"> </w:t>
      </w:r>
      <w:proofErr w:type="spellStart"/>
      <w:r w:rsidR="00E570FF" w:rsidRPr="00E570FF">
        <w:rPr>
          <w:rFonts w:ascii="Arial" w:hAnsi="Arial" w:cs="Arial"/>
          <w:b/>
          <w:sz w:val="24"/>
          <w:szCs w:val="24"/>
          <w:lang w:val="en-US"/>
        </w:rPr>
        <w:t>Univariab</w:t>
      </w:r>
      <w:r w:rsidR="00834555">
        <w:rPr>
          <w:rFonts w:ascii="Arial" w:hAnsi="Arial" w:cs="Arial"/>
          <w:b/>
          <w:sz w:val="24"/>
          <w:szCs w:val="24"/>
          <w:lang w:val="en-US"/>
        </w:rPr>
        <w:t>l</w:t>
      </w:r>
      <w:r w:rsidR="00E570FF" w:rsidRPr="00E570FF">
        <w:rPr>
          <w:rFonts w:ascii="Arial" w:hAnsi="Arial" w:cs="Arial"/>
          <w:b/>
          <w:sz w:val="24"/>
          <w:szCs w:val="24"/>
          <w:lang w:val="en-US"/>
        </w:rPr>
        <w:t>e</w:t>
      </w:r>
      <w:proofErr w:type="spellEnd"/>
      <w:r w:rsidR="00E570FF" w:rsidRPr="00E570FF">
        <w:rPr>
          <w:rFonts w:ascii="Arial" w:hAnsi="Arial" w:cs="Arial"/>
          <w:b/>
          <w:sz w:val="24"/>
          <w:szCs w:val="24"/>
          <w:lang w:val="en-US"/>
        </w:rPr>
        <w:t xml:space="preserve"> O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 xml:space="preserve">dds </w:t>
      </w:r>
      <w:r w:rsidR="00E570FF">
        <w:rPr>
          <w:rFonts w:ascii="Arial" w:hAnsi="Arial" w:cs="Arial"/>
          <w:b/>
          <w:sz w:val="24"/>
          <w:szCs w:val="24"/>
          <w:lang w:val="en-US"/>
        </w:rPr>
        <w:t>R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>atios</w:t>
      </w:r>
      <w:r w:rsidR="00834555">
        <w:rPr>
          <w:rFonts w:ascii="Arial" w:hAnsi="Arial" w:cs="Arial"/>
          <w:b/>
          <w:sz w:val="24"/>
          <w:szCs w:val="24"/>
          <w:lang w:val="en-US"/>
        </w:rPr>
        <w:t xml:space="preserve"> (95% confidence interval)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 xml:space="preserve"> for all </w:t>
      </w:r>
      <w:r w:rsidR="00E570FF">
        <w:rPr>
          <w:rFonts w:ascii="Arial" w:hAnsi="Arial" w:cs="Arial"/>
          <w:b/>
          <w:sz w:val="24"/>
          <w:szCs w:val="24"/>
          <w:lang w:val="en-US"/>
        </w:rPr>
        <w:t>Risk F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 xml:space="preserve">actors, </w:t>
      </w:r>
      <w:r w:rsidR="00E570FF">
        <w:rPr>
          <w:rFonts w:ascii="Arial" w:hAnsi="Arial" w:cs="Arial"/>
          <w:b/>
          <w:sz w:val="24"/>
          <w:szCs w:val="24"/>
          <w:lang w:val="en-US"/>
        </w:rPr>
        <w:t>by Study S</w:t>
      </w:r>
      <w:r w:rsidR="007C4C26" w:rsidRPr="00E570FF">
        <w:rPr>
          <w:rFonts w:ascii="Arial" w:hAnsi="Arial" w:cs="Arial"/>
          <w:b/>
          <w:sz w:val="24"/>
          <w:szCs w:val="24"/>
          <w:lang w:val="en-US"/>
        </w:rPr>
        <w:t>ite</w:t>
      </w:r>
    </w:p>
    <w:tbl>
      <w:tblPr>
        <w:tblW w:w="11199" w:type="dxa"/>
        <w:tblInd w:w="-92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7"/>
        <w:gridCol w:w="1141"/>
        <w:gridCol w:w="1978"/>
        <w:gridCol w:w="1984"/>
        <w:gridCol w:w="1985"/>
        <w:gridCol w:w="1984"/>
      </w:tblGrid>
      <w:tr w:rsidR="00A80FF9" w:rsidRPr="00A80FF9" w:rsidTr="004A202A">
        <w:trPr>
          <w:trHeight w:val="255"/>
          <w:tblHeader/>
        </w:trPr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57571A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57571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57571A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57571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19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Rural Bangladesh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105093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Jharkhand/Odisha,</w:t>
            </w:r>
            <w:r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 </w:t>
            </w:r>
            <w:r w:rsidR="00A80FF9"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Indi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105093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Mumbai,</w:t>
            </w:r>
            <w:r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 </w:t>
            </w:r>
            <w:r w:rsidR="00A80FF9"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India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Rural Nepal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time (years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2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.00 (0.82,1.2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796DAB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.15 (0.92,1.4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134325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796DAB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1</w:t>
            </w:r>
            <w:r w:rsidRPr="00134325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.06 (0.59,1.9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134325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  <w:r w:rsidRPr="00134325"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  <w:t>0.81 (0.56,1.18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134325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2 (0.67,1.0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4 (1.00,1.5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2 (0.55,1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0 (0.65,0.9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8 (0.62,0.9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2 (0.59,0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age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 &lt;1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1 (1.13,2.2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40 (1.50,3.8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33 (0.30,17.9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19 (0.72,6.66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0C512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  <w:r w:rsidR="000C5128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</w:t>
            </w: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-20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0 (1.32,1.9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5 (1.25,2.1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6 (0.53,2.5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0 (0.49,2.04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1-23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2 (1.07,1.6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4 (0.77,1.4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0 (0.37,1.7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7 (0.47,1.60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4-26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0C512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7-</w:t>
            </w:r>
            <w:r w:rsidR="000C5128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9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9 (1.02,1.6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0 (0.79,1.5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3 (0.77,3.4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0 (0.39,1.63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0-32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2 (1.11,1.8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2 (0.65,1.3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9 (0.46,3.0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2 (0.69,2.53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3-35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7 (0.99,1.8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0 (0.80,1.8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24 (0.74,6.8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6 (0.72,2.99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&gt;35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82 (1.34,2.4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4 (0.48,1.4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95 (0.44,8.6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5 (0.48,1.88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.61 (0.88,65.5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9 (0.28,0.8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birth interval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imi gravida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0 (1.11,1.5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91 (1.55,2.3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77 (0.30,1.9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(months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 &lt;15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70 (1.95,3.7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85 (1.20,2.8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24 (0.15,10.3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5-26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6 (0.91,1.4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5 (0.88,1.4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16 (0.32,4.1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7-6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&gt;68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7 (0.87,1.3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4 (0.64,2.3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8 (1.35,2.0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58 (1.53,4.3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0 (0.42,2.3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educati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 school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imary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1 (0.69,0.9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3 (0.62,1.4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1 (0.39,2.6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0 (0.40,1.59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condary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60 (0.51,0.7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1 (0.65,1.0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8 (0.34,0.9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1 (0.48,2.57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BSc/MSc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36 (0.15,0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0 (0.10,1.6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11 (0.02,0.8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2.94 (1.16,143.88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3 (0.20,3.4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9 (0.30,3.3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lliterate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50 (1.32,1.7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0 (0.98,1.4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7 (0.74,2.1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7 (0.68,1.67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45 (0.32,18.7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57 (0.48,5.0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household wealth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8 (1.27,1.7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1 (1.11,1.8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08 (1.07,4.0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46 (0.70,3.06)</w:t>
            </w: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2 (1.04,1.4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2 (1.00,1.4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0 (0.63,2.3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19 (0.55,2.57)</w:t>
            </w:r>
          </w:p>
        </w:tc>
      </w:tr>
      <w:tr w:rsidR="000C6CF6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CF6" w:rsidRPr="00A80FF9" w:rsidRDefault="000C6CF6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 ANC visit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9 (1.05,1.3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1 (1.00,1.4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8 (0.82,2.3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3 (0.58,1.50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+ ANC visits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8 (0.98,1.4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9 (1.03,1.6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16 (1.32,3.5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6 (0.37,1.98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4A202A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4A202A" w:rsidRPr="00A80FF9" w:rsidRDefault="004A202A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tetanus vaccinati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8 (0.96,1.2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6 (1.09,1.69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84 (2.08,7.1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9 (0.40,1.95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4 (0.55,1.27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mature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2.04 (10.46,13.8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.54 (6.80,10.7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0.92 (5.76,20.7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7.09 (16.62,44.15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4 (0.77,3.5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3 (0.71,3.7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gnancy complications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96 (1.69,2.2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1 (1.15,1.7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3 (0.14,7.5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as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warm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rainy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8 (0.92,1.2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7 (0.85,1.3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8 (0.55,2.1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5 (0.59,1.51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old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5 (0.98,1.3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9 (1.20,1.8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7 (0.63,2.1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84 (1.20,2.82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delivery locati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home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nstitutional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4 (1.08,1.4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3 (0.65,1.0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0 (0.23,0.7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89 (0.67,5.31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8 (0.53,2.2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abour duration &gt; 24h?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40 (1.21,1.6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6 (1.34,2.07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27 (0.31,5.2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10 (1.42,3.12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15 (0.28,16.4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delivery complications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45 (2.05,2.9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52 (1.24,1.8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43 (2.14,13.7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68 (1.16,2.44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1 (0.32,3.2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sentati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48 (3.48,5.7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.32 (4.69,11.4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34 (1.52,18.71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aesarean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1 (0.56,0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6 (0.31,1.8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61 (1.58,4.3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77 (0.89,3.54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78 (0.23,13.59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other die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57 (2.05,10.1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70 (1.71,8.03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8.83 (5.27,657.1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1.96 (3.63,39.40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x baby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ale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7 (1.21,1.5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9 (1.16,1.6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7 (0.82, 2.2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57 (1.07,2.29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female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ultiple birth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2.51 (10.28,15.2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.29 (6.85,12.6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.34 (2.68,14.9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90 (2.35,10.20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34325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ize at birth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mall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34 (2.92,3.8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.75 (5.45,8.3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8.04 (12.52,62.8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8.36 (11.73,28.74)</w:t>
            </w:r>
          </w:p>
        </w:tc>
      </w:tr>
      <w:tr w:rsidR="00134325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rmal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134325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arge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38 (1.97,2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32 (0.99,5.4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.23 (1.72,10.4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40 (2.37,12.28)</w:t>
            </w:r>
          </w:p>
        </w:tc>
      </w:tr>
      <w:tr w:rsidR="00134325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2.36 (4.54,110.0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34325" w:rsidRPr="00A80FF9" w:rsidRDefault="00134325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ooking abnormal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90 (5.05,6.8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69 (3.60,6.10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134325" w:rsidP="0013432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3.76</w:t>
            </w:r>
            <w:r w:rsidR="00A80FF9"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1.10</w:t>
            </w:r>
            <w:r w:rsidR="00A80FF9"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,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0.74</w:t>
            </w:r>
            <w:r w:rsidR="00A80FF9"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5.75 (9.27,26.73)</w:t>
            </w: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5 (0.97,1.3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.14 (0.83,100.9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breathed &amp; crie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49 (3.94,5.1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93 (1.81,8.55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2.99 (18.55,58.6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mmediately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condition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oor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1.80 (10.29,13.5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4.57 (19.00,31.7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at 5 mins.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good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21 (2.90,6.1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.95 (4.26,11.32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ondition arms &amp; legs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rmal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floppy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0.71 (7.61,15.0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2.57 (21.92,48.4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tiff</w:t>
            </w:r>
          </w:p>
        </w:tc>
        <w:tc>
          <w:tcPr>
            <w:tcW w:w="1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.98 (4.85,20.5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.91 (4.01,19.81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A80FF9" w:rsidRPr="00A80FF9" w:rsidTr="004A202A">
        <w:trPr>
          <w:trHeight w:val="255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ssing</w:t>
            </w:r>
          </w:p>
        </w:tc>
        <w:tc>
          <w:tcPr>
            <w:tcW w:w="19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3 (0.79,1.09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80FF9" w:rsidRPr="00A80FF9" w:rsidRDefault="00A80FF9" w:rsidP="00A80FF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A80FF9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</w:tr>
    </w:tbl>
    <w:p w:rsidR="007C4C26" w:rsidRDefault="007C4C26" w:rsidP="007C4C26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</w:p>
    <w:p w:rsidR="00B66204" w:rsidRPr="00E570FF" w:rsidRDefault="00B66204" w:rsidP="007C4C26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</w:p>
    <w:p w:rsidR="00723EDC" w:rsidRPr="000F36A4" w:rsidRDefault="00723EDC" w:rsidP="00723ED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sz w:val="16"/>
          <w:szCs w:val="16"/>
          <w:lang w:val="en-US"/>
        </w:rPr>
      </w:pPr>
      <w:r w:rsidRPr="000F36A4">
        <w:rPr>
          <w:sz w:val="16"/>
          <w:szCs w:val="16"/>
          <w:lang w:val="en-US"/>
        </w:rPr>
        <w:t>The somewhat higher risk of death among facility births compared with home deliveries in Bangladesh is arguably due to selection effects, with high-risk deliveries being more likely to take place in a facility.</w:t>
      </w:r>
      <w:r w:rsidRPr="00834555">
        <w:rPr>
          <w:sz w:val="16"/>
          <w:szCs w:val="16"/>
          <w:vertAlign w:val="superscript"/>
          <w:lang w:val="en-US"/>
        </w:rPr>
        <w:fldChar w:fldCharType="begin"/>
      </w:r>
      <w:r w:rsidRPr="00834555">
        <w:rPr>
          <w:sz w:val="16"/>
          <w:szCs w:val="16"/>
          <w:vertAlign w:val="superscript"/>
          <w:lang w:val="en-US"/>
        </w:rPr>
        <w:instrText xml:space="preserve"> ADDIN EN.CITE &lt;EndNote&gt;&lt;Cite&gt;&lt;Author&gt;Fink&lt;/Author&gt;&lt;Year&gt;2015&lt;/Year&gt;&lt;RecNum&gt;2036&lt;/RecNum&gt;&lt;DisplayText&gt;&lt;style face="superscript"&gt;29&lt;/style&gt;&lt;/DisplayText&gt;&lt;record&gt;&lt;rec-number&gt;2036&lt;/rec-number&gt;&lt;foreign-keys&gt;&lt;key app="EN" db-id="adravx956zrz20ev0x0p5xfcp2dvpxf2pd90" timestamp="1459522924"&gt;2036&lt;/key&gt;&lt;/foreign-keys&gt;&lt;ref-type name="Journal Article"&gt;17&lt;/ref-type&gt;&lt;contributors&gt;&lt;authors&gt;&lt;author&gt;Fink, G.&lt;/author&gt;&lt;author&gt;Ross, R.&lt;/author&gt;&lt;author&gt;Hill, K.&lt;/author&gt;&lt;/authors&gt;&lt;/contributors&gt;&lt;auth-address&gt;Harvard T.H. Chan School of Public Health, Boston, MA, USA gfink@hsph.harvard.edu.&amp;#xD;Harvard T.H. Chan School of Public Health, Boston, MA, USA.&lt;/auth-address&gt;&lt;titles&gt;&lt;title&gt;Institutional deliveries weakly associated with improved neonatal survival in developing countries: evidence from 192 Demographic and Health Surveys&lt;/title&gt;&lt;secondary-title&gt;Int J Epidemiol&lt;/secondary-title&gt;&lt;/titles&gt;&lt;periodical&gt;&lt;full-title&gt;Int J Epidemiol&lt;/full-title&gt;&lt;/periodical&gt;&lt;pages&gt;1879-88&lt;/pages&gt;&lt;volume&gt;44&lt;/volume&gt;&lt;number&gt;6&lt;/number&gt;&lt;keywords&gt;&lt;keyword&gt;Early neonatal mortality&lt;/keyword&gt;&lt;keyword&gt;institutional delivery&lt;/keyword&gt;&lt;keyword&gt;maternal mortality&lt;/keyword&gt;&lt;/keywords&gt;&lt;dates&gt;&lt;year&gt;2015&lt;/year&gt;&lt;pub-dates&gt;&lt;date&gt;Dec&lt;/date&gt;&lt;/pub-dates&gt;&lt;/dates&gt;&lt;isbn&gt;1464-3685 (Electronic)&amp;#xD;0300-5771 (Linking)&lt;/isbn&gt;&lt;accession-num&gt;26130739&lt;/accession-num&gt;&lt;urls&gt;&lt;related-urls&gt;&lt;url&gt;http://www.ncbi.nlm.nih.gov/pubmed/26130739&lt;/url&gt;&lt;/related-urls&gt;&lt;/urls&gt;&lt;electronic-resource-num&gt;10.1093/ije/dyv115&lt;/electronic-resource-num&gt;&lt;/record&gt;&lt;/Cite&gt;&lt;/EndNote&gt;</w:instrText>
      </w:r>
      <w:r w:rsidRPr="00834555">
        <w:rPr>
          <w:sz w:val="16"/>
          <w:szCs w:val="16"/>
          <w:vertAlign w:val="superscript"/>
          <w:lang w:val="en-US"/>
        </w:rPr>
        <w:fldChar w:fldCharType="separate"/>
      </w:r>
      <w:r w:rsidRPr="00834555">
        <w:rPr>
          <w:noProof/>
          <w:sz w:val="16"/>
          <w:szCs w:val="16"/>
          <w:vertAlign w:val="superscript"/>
          <w:lang w:val="en-US"/>
        </w:rPr>
        <w:t>29</w:t>
      </w:r>
      <w:r w:rsidRPr="00834555">
        <w:rPr>
          <w:sz w:val="16"/>
          <w:szCs w:val="16"/>
          <w:vertAlign w:val="superscript"/>
          <w:lang w:val="en-US"/>
        </w:rPr>
        <w:fldChar w:fldCharType="end"/>
      </w:r>
      <w:r w:rsidRPr="000F36A4">
        <w:rPr>
          <w:sz w:val="16"/>
          <w:szCs w:val="16"/>
          <w:lang w:val="en-US"/>
        </w:rPr>
        <w:t xml:space="preserve"> </w:t>
      </w:r>
    </w:p>
    <w:p w:rsidR="00723EDC" w:rsidRPr="00723EDC" w:rsidRDefault="00723EDC" w:rsidP="00723ED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sz w:val="16"/>
          <w:szCs w:val="16"/>
          <w:lang w:val="en-US"/>
        </w:rPr>
      </w:pPr>
      <w:r w:rsidRPr="00723EDC">
        <w:rPr>
          <w:sz w:val="16"/>
          <w:szCs w:val="16"/>
          <w:lang w:val="en-US"/>
        </w:rPr>
        <w:t>Residual confounding by socioeconomic position perhaps explains the observed lower risk of death among C-section deliveries compared with vaginal deliveries, especially in the light of the very high C-section rate in Bangladesh (private facilities: 73% of deliveries via C-section; public facilities: 29%),</w:t>
      </w:r>
      <w:r w:rsidRPr="00723EDC">
        <w:rPr>
          <w:sz w:val="16"/>
          <w:szCs w:val="16"/>
          <w:lang w:val="en-US"/>
        </w:rPr>
        <w:fldChar w:fldCharType="begin">
          <w:fldData xml:space="preserve">PEVuZE5vdGU+PENpdGU+PEF1dGhvcj5OZXVtYW48L0F1dGhvcj48WWVhcj4yMDE0PC9ZZWFyPjxS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</w:fldData>
        </w:fldChar>
      </w:r>
      <w:r w:rsidRPr="00723EDC">
        <w:rPr>
          <w:sz w:val="16"/>
          <w:szCs w:val="16"/>
          <w:lang w:val="en-US"/>
        </w:rPr>
        <w:instrText xml:space="preserve"> ADDIN EN.CITE </w:instrText>
      </w:r>
      <w:r w:rsidRPr="00723EDC">
        <w:rPr>
          <w:sz w:val="16"/>
          <w:szCs w:val="16"/>
          <w:lang w:val="en-US"/>
        </w:rPr>
        <w:fldChar w:fldCharType="begin">
          <w:fldData xml:space="preserve">PEVuZE5vdGU+PENpdGU+PEF1dGhvcj5OZXVtYW48L0F1dGhvcj48WWVhcj4yMDE0PC9ZZWFyPjxS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</w:fldData>
        </w:fldChar>
      </w:r>
      <w:r w:rsidRPr="00723EDC">
        <w:rPr>
          <w:sz w:val="16"/>
          <w:szCs w:val="16"/>
          <w:lang w:val="en-US"/>
        </w:rPr>
        <w:instrText xml:space="preserve"> ADDIN EN.CITE.DATA </w:instrText>
      </w:r>
      <w:r w:rsidRPr="00723EDC">
        <w:rPr>
          <w:sz w:val="16"/>
          <w:szCs w:val="16"/>
          <w:lang w:val="en-US"/>
        </w:rPr>
      </w:r>
      <w:r w:rsidRPr="00723EDC">
        <w:rPr>
          <w:sz w:val="16"/>
          <w:szCs w:val="16"/>
          <w:lang w:val="en-US"/>
        </w:rPr>
        <w:fldChar w:fldCharType="end"/>
      </w:r>
      <w:r w:rsidRPr="00723EDC">
        <w:rPr>
          <w:sz w:val="16"/>
          <w:szCs w:val="16"/>
          <w:lang w:val="en-US"/>
        </w:rPr>
      </w:r>
      <w:r w:rsidRPr="00723EDC">
        <w:rPr>
          <w:sz w:val="16"/>
          <w:szCs w:val="16"/>
          <w:lang w:val="en-US"/>
        </w:rPr>
        <w:fldChar w:fldCharType="separate"/>
      </w:r>
      <w:r w:rsidRPr="00723EDC">
        <w:rPr>
          <w:noProof/>
          <w:sz w:val="16"/>
          <w:szCs w:val="16"/>
          <w:vertAlign w:val="superscript"/>
          <w:lang w:val="en-US"/>
        </w:rPr>
        <w:t>30</w:t>
      </w:r>
      <w:r w:rsidRPr="00723EDC">
        <w:rPr>
          <w:sz w:val="16"/>
          <w:szCs w:val="16"/>
          <w:lang w:val="en-US"/>
        </w:rPr>
        <w:fldChar w:fldCharType="end"/>
      </w:r>
      <w:r w:rsidRPr="00723EDC">
        <w:rPr>
          <w:sz w:val="16"/>
          <w:szCs w:val="16"/>
          <w:lang w:val="en-US"/>
        </w:rPr>
        <w:t xml:space="preserve"> the strong association between socioeconomic position and C-section delivery in that context,</w:t>
      </w:r>
      <w:r w:rsidRPr="00723EDC">
        <w:rPr>
          <w:sz w:val="16"/>
          <w:szCs w:val="16"/>
          <w:lang w:val="en-US"/>
        </w:rPr>
        <w:fldChar w:fldCharType="begin">
          <w:fldData xml:space="preserve">PEVuZE5vdGU+PENpdGU+PEF1dGhvcj5OZXVtYW48L0F1dGhvcj48WWVhcj4yMDE0PC9ZZWFyPjxS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</w:fldData>
        </w:fldChar>
      </w:r>
      <w:r w:rsidRPr="00723EDC">
        <w:rPr>
          <w:sz w:val="16"/>
          <w:szCs w:val="16"/>
          <w:lang w:val="en-US"/>
        </w:rPr>
        <w:instrText xml:space="preserve"> ADDIN EN.CITE </w:instrText>
      </w:r>
      <w:r w:rsidRPr="00723EDC">
        <w:rPr>
          <w:sz w:val="16"/>
          <w:szCs w:val="16"/>
          <w:lang w:val="en-US"/>
        </w:rPr>
        <w:fldChar w:fldCharType="begin">
          <w:fldData xml:space="preserve">PEVuZE5vdGU+PENpdGU+PEF1dGhvcj5OZXVtYW48L0F1dGhvcj48WWVhcj4yMDE0PC9ZZWFyPjxS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</w:fldData>
        </w:fldChar>
      </w:r>
      <w:r w:rsidRPr="00723EDC">
        <w:rPr>
          <w:sz w:val="16"/>
          <w:szCs w:val="16"/>
          <w:lang w:val="en-US"/>
        </w:rPr>
        <w:instrText xml:space="preserve"> ADDIN EN.CITE.DATA </w:instrText>
      </w:r>
      <w:r w:rsidRPr="00723EDC">
        <w:rPr>
          <w:sz w:val="16"/>
          <w:szCs w:val="16"/>
          <w:lang w:val="en-US"/>
        </w:rPr>
      </w:r>
      <w:r w:rsidRPr="00723EDC">
        <w:rPr>
          <w:sz w:val="16"/>
          <w:szCs w:val="16"/>
          <w:lang w:val="en-US"/>
        </w:rPr>
        <w:fldChar w:fldCharType="end"/>
      </w:r>
      <w:r w:rsidRPr="00723EDC">
        <w:rPr>
          <w:sz w:val="16"/>
          <w:szCs w:val="16"/>
          <w:lang w:val="en-US"/>
        </w:rPr>
      </w:r>
      <w:r w:rsidRPr="00723EDC">
        <w:rPr>
          <w:sz w:val="16"/>
          <w:szCs w:val="16"/>
          <w:lang w:val="en-US"/>
        </w:rPr>
        <w:fldChar w:fldCharType="separate"/>
      </w:r>
      <w:r w:rsidRPr="00723EDC">
        <w:rPr>
          <w:noProof/>
          <w:sz w:val="16"/>
          <w:szCs w:val="16"/>
          <w:vertAlign w:val="superscript"/>
          <w:lang w:val="en-US"/>
        </w:rPr>
        <w:t>30</w:t>
      </w:r>
      <w:r w:rsidRPr="00723EDC">
        <w:rPr>
          <w:sz w:val="16"/>
          <w:szCs w:val="16"/>
          <w:lang w:val="en-US"/>
        </w:rPr>
        <w:fldChar w:fldCharType="end"/>
      </w:r>
      <w:r w:rsidRPr="00723EDC">
        <w:rPr>
          <w:sz w:val="16"/>
          <w:szCs w:val="16"/>
          <w:lang w:val="en-US"/>
        </w:rPr>
        <w:t xml:space="preserve"> and the risks associated with elective C-section.</w:t>
      </w:r>
      <w:r w:rsidRPr="00723EDC">
        <w:rPr>
          <w:sz w:val="16"/>
          <w:szCs w:val="16"/>
          <w:lang w:val="en-US"/>
        </w:rPr>
        <w:fldChar w:fldCharType="begin"/>
      </w:r>
      <w:r w:rsidRPr="00723EDC">
        <w:rPr>
          <w:sz w:val="16"/>
          <w:szCs w:val="16"/>
          <w:lang w:val="en-US"/>
        </w:rPr>
        <w:instrText xml:space="preserve"> ADDIN EN.CITE &lt;EndNote&gt;&lt;Cite&gt;&lt;Author&gt;Betran&lt;/Author&gt;&lt;Year&gt;2015&lt;/Year&gt;&lt;RecNum&gt;2035&lt;/RecNum&gt;&lt;DisplayText&gt;&lt;style face="superscript"&gt;31&lt;/style&gt;&lt;/DisplayText&gt;&lt;record&gt;&lt;rec-number&gt;2035&lt;/rec-number&gt;&lt;foreign-keys&gt;&lt;key app="EN" db-id="adravx956zrz20ev0x0p5xfcp2dvpxf2pd90" timestamp="1459521250"&gt;2035&lt;/key&gt;&lt;/foreign-keys&gt;&lt;ref-type name="Journal Article"&gt;17&lt;/ref-type&gt;&lt;contributors&gt;&lt;authors&gt;&lt;author&gt;Betran, A. P.&lt;/author&gt;&lt;author&gt;Torloni, M. R.&lt;/author&gt;&lt;author&gt;Zhang, J. J.&lt;/author&gt;&lt;author&gt;Gulmezoglu, A. M.&lt;/author&gt;&lt;author&gt;W. H. O. Working Group on Caesarean Section&lt;/author&gt;&lt;/authors&gt;&lt;/contributors&gt;&lt;auth-address&gt;UNDP, UNFPA, UNICEF, WHO, World Bank Special Programme of Research, Development and Research Training in Human Reproduction, Department of Reproductive Health and Research, World Health Organization, Geneva, Switzerland.&amp;#xD;Brazilian Cochrane Center and Department of Obstetrics, Sao Paulo School of Medicine, Sao Paulo Federal University, Sao Paulo, Brazil.&amp;#xD;Ministry of Education-Shanghai Key Laboratory of Children&amp;apos;s Environmental Health, Xinhua Hospital, Shanghai Jiao Tong University School of Medicine, Shanghai, China.&lt;/auth-address&gt;&lt;titles&gt;&lt;title&gt;WHO Statement on caesarean section rates&lt;/title&gt;&lt;secondary-title&gt;BJOG&lt;/secondary-title&gt;&lt;/titles&gt;&lt;periodical&gt;&lt;full-title&gt;BJOG&lt;/full-title&gt;&lt;/periodical&gt;&lt;dates&gt;&lt;year&gt;2015&lt;/year&gt;&lt;pub-dates&gt;&lt;date&gt;Jul 22&lt;/date&gt;&lt;/pub-dates&gt;&lt;/dates&gt;&lt;isbn&gt;1471-0528 (Electronic)&amp;#xD;1470-0328 (Linking)&lt;/isbn&gt;&lt;accession-num&gt;26681211&lt;/accession-num&gt;&lt;urls&gt;&lt;related-urls&gt;&lt;url&gt;http://www.ncbi.nlm.nih.gov/pubmed/26681211&lt;/url&gt;&lt;/related-urls&gt;&lt;/urls&gt;&lt;electronic-resource-num&gt;10.1111/1471-0528.13526&lt;/electronic-resource-num&gt;&lt;/record&gt;&lt;/Cite&gt;&lt;/EndNote&gt;</w:instrText>
      </w:r>
      <w:r w:rsidRPr="00723EDC">
        <w:rPr>
          <w:sz w:val="16"/>
          <w:szCs w:val="16"/>
          <w:lang w:val="en-US"/>
        </w:rPr>
        <w:fldChar w:fldCharType="separate"/>
      </w:r>
      <w:r w:rsidRPr="00723EDC">
        <w:rPr>
          <w:noProof/>
          <w:sz w:val="16"/>
          <w:szCs w:val="16"/>
          <w:vertAlign w:val="superscript"/>
          <w:lang w:val="en-US"/>
        </w:rPr>
        <w:t>31</w:t>
      </w:r>
      <w:r w:rsidRPr="00723EDC">
        <w:rPr>
          <w:sz w:val="16"/>
          <w:szCs w:val="16"/>
          <w:lang w:val="en-US"/>
        </w:rPr>
        <w:fldChar w:fldCharType="end"/>
      </w:r>
      <w:r w:rsidRPr="00723EDC">
        <w:rPr>
          <w:sz w:val="16"/>
          <w:szCs w:val="16"/>
          <w:lang w:val="en-US"/>
        </w:rPr>
        <w:t xml:space="preserve"> </w:t>
      </w:r>
    </w:p>
    <w:p w:rsidR="009B7DE1" w:rsidRPr="008B45D8" w:rsidRDefault="009B7DE1" w:rsidP="007C4C26">
      <w:pPr>
        <w:rPr>
          <w:rFonts w:ascii="Arial" w:hAnsi="Arial" w:cs="Arial"/>
          <w:b/>
          <w:sz w:val="24"/>
          <w:szCs w:val="24"/>
        </w:rPr>
      </w:pPr>
    </w:p>
    <w:p w:rsidR="008B45D8" w:rsidRDefault="008B45D8" w:rsidP="007C4C26">
      <w:pPr>
        <w:rPr>
          <w:rFonts w:ascii="Arial" w:hAnsi="Arial" w:cs="Arial"/>
          <w:b/>
          <w:sz w:val="24"/>
          <w:szCs w:val="24"/>
        </w:rPr>
      </w:pPr>
    </w:p>
    <w:p w:rsidR="008B45D8" w:rsidRDefault="008B45D8" w:rsidP="007C4C26">
      <w:pPr>
        <w:rPr>
          <w:rFonts w:ascii="Arial" w:hAnsi="Arial" w:cs="Arial"/>
          <w:b/>
          <w:sz w:val="24"/>
          <w:szCs w:val="24"/>
        </w:rPr>
      </w:pPr>
    </w:p>
    <w:p w:rsidR="00316856" w:rsidRDefault="00316856" w:rsidP="007C4C26">
      <w:pPr>
        <w:rPr>
          <w:rFonts w:ascii="Arial" w:hAnsi="Arial" w:cs="Arial"/>
          <w:b/>
          <w:sz w:val="24"/>
          <w:szCs w:val="24"/>
        </w:rPr>
        <w:sectPr w:rsidR="0031685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8B45D8" w:rsidRDefault="00796DAB" w:rsidP="007C4C2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pplementary </w:t>
      </w:r>
      <w:r w:rsidR="008B45D8">
        <w:rPr>
          <w:rFonts w:ascii="Arial" w:hAnsi="Arial" w:cs="Arial"/>
          <w:b/>
          <w:sz w:val="24"/>
          <w:szCs w:val="24"/>
        </w:rPr>
        <w:t>T</w:t>
      </w:r>
      <w:r w:rsidR="008B45D8" w:rsidRPr="008B45D8">
        <w:rPr>
          <w:rFonts w:ascii="Arial" w:hAnsi="Arial" w:cs="Arial"/>
          <w:b/>
          <w:sz w:val="24"/>
          <w:szCs w:val="24"/>
        </w:rPr>
        <w:t>able 2</w:t>
      </w:r>
      <w:r w:rsidR="008B45D8">
        <w:rPr>
          <w:rFonts w:ascii="Arial" w:hAnsi="Arial" w:cs="Arial"/>
          <w:b/>
          <w:sz w:val="24"/>
          <w:szCs w:val="24"/>
        </w:rPr>
        <w:t>.</w:t>
      </w:r>
      <w:r w:rsidR="008B45D8" w:rsidRPr="008B45D8">
        <w:rPr>
          <w:rFonts w:ascii="Arial" w:hAnsi="Arial" w:cs="Arial"/>
          <w:b/>
          <w:sz w:val="24"/>
          <w:szCs w:val="24"/>
        </w:rPr>
        <w:t xml:space="preserve"> Multivariable </w:t>
      </w:r>
      <w:r w:rsidR="008B45D8">
        <w:rPr>
          <w:rFonts w:ascii="Arial" w:hAnsi="Arial" w:cs="Arial"/>
          <w:b/>
          <w:sz w:val="24"/>
          <w:szCs w:val="24"/>
        </w:rPr>
        <w:t>Associations between N</w:t>
      </w:r>
      <w:r w:rsidR="008B45D8" w:rsidRPr="008B45D8">
        <w:rPr>
          <w:rFonts w:ascii="Arial" w:hAnsi="Arial" w:cs="Arial"/>
          <w:b/>
          <w:sz w:val="24"/>
          <w:szCs w:val="24"/>
        </w:rPr>
        <w:t xml:space="preserve">eonatal </w:t>
      </w:r>
      <w:r w:rsidR="008B45D8">
        <w:rPr>
          <w:rFonts w:ascii="Arial" w:hAnsi="Arial" w:cs="Arial"/>
          <w:b/>
          <w:sz w:val="24"/>
          <w:szCs w:val="24"/>
        </w:rPr>
        <w:t>M</w:t>
      </w:r>
      <w:r w:rsidR="008B45D8" w:rsidRPr="008B45D8">
        <w:rPr>
          <w:rFonts w:ascii="Arial" w:hAnsi="Arial" w:cs="Arial"/>
          <w:b/>
          <w:sz w:val="24"/>
          <w:szCs w:val="24"/>
        </w:rPr>
        <w:t xml:space="preserve">ortality and </w:t>
      </w:r>
      <w:r w:rsidR="008B45D8">
        <w:rPr>
          <w:rFonts w:ascii="Arial" w:hAnsi="Arial" w:cs="Arial"/>
          <w:b/>
          <w:sz w:val="24"/>
          <w:szCs w:val="24"/>
        </w:rPr>
        <w:t>Risk Factors at Start of Pregnancy, Start of D</w:t>
      </w:r>
      <w:r w:rsidR="008B45D8" w:rsidRPr="008B45D8">
        <w:rPr>
          <w:rFonts w:ascii="Arial" w:hAnsi="Arial" w:cs="Arial"/>
          <w:b/>
          <w:sz w:val="24"/>
          <w:szCs w:val="24"/>
        </w:rPr>
        <w:t>elivery</w:t>
      </w:r>
      <w:r w:rsidR="008B45D8">
        <w:rPr>
          <w:rFonts w:ascii="Arial" w:hAnsi="Arial" w:cs="Arial"/>
          <w:b/>
          <w:sz w:val="24"/>
          <w:szCs w:val="24"/>
        </w:rPr>
        <w:t>, and F</w:t>
      </w:r>
      <w:r w:rsidR="008B45D8" w:rsidRPr="008B45D8">
        <w:rPr>
          <w:rFonts w:ascii="Arial" w:hAnsi="Arial" w:cs="Arial"/>
          <w:b/>
          <w:sz w:val="24"/>
          <w:szCs w:val="24"/>
        </w:rPr>
        <w:t xml:space="preserve">ive </w:t>
      </w:r>
      <w:r w:rsidR="008B45D8">
        <w:rPr>
          <w:rFonts w:ascii="Arial" w:hAnsi="Arial" w:cs="Arial"/>
          <w:b/>
          <w:sz w:val="24"/>
          <w:szCs w:val="24"/>
        </w:rPr>
        <w:t>M</w:t>
      </w:r>
      <w:r w:rsidR="008B45D8" w:rsidRPr="008B45D8">
        <w:rPr>
          <w:rFonts w:ascii="Arial" w:hAnsi="Arial" w:cs="Arial"/>
          <w:b/>
          <w:sz w:val="24"/>
          <w:szCs w:val="24"/>
        </w:rPr>
        <w:t xml:space="preserve">inutes after </w:t>
      </w:r>
      <w:r w:rsidR="008B45D8">
        <w:rPr>
          <w:rFonts w:ascii="Arial" w:hAnsi="Arial" w:cs="Arial"/>
          <w:b/>
          <w:sz w:val="24"/>
          <w:szCs w:val="24"/>
        </w:rPr>
        <w:t>B</w:t>
      </w:r>
      <w:r w:rsidR="008B45D8" w:rsidRPr="008B45D8">
        <w:rPr>
          <w:rFonts w:ascii="Arial" w:hAnsi="Arial" w:cs="Arial"/>
          <w:b/>
          <w:sz w:val="24"/>
          <w:szCs w:val="24"/>
        </w:rPr>
        <w:t>irth</w:t>
      </w:r>
      <w:r w:rsidR="0057571A">
        <w:rPr>
          <w:rFonts w:ascii="Arial" w:hAnsi="Arial" w:cs="Arial"/>
          <w:b/>
          <w:sz w:val="24"/>
          <w:szCs w:val="24"/>
        </w:rPr>
        <w:t xml:space="preserve"> </w:t>
      </w:r>
      <w:r w:rsidR="0057571A" w:rsidRPr="0057571A">
        <w:rPr>
          <w:rFonts w:ascii="Arial" w:hAnsi="Arial" w:cs="Arial"/>
          <w:sz w:val="24"/>
          <w:szCs w:val="24"/>
        </w:rPr>
        <w:t>ΔAIC is reported behind the predictors in bold font; odd ratios (95% confidence intervals) are reported behind predictor levels in regular font.</w:t>
      </w:r>
    </w:p>
    <w:p w:rsidR="000C5128" w:rsidRDefault="000C5128" w:rsidP="007C4C26">
      <w:pPr>
        <w:rPr>
          <w:rFonts w:ascii="Arial" w:hAnsi="Arial" w:cs="Arial"/>
          <w:sz w:val="24"/>
          <w:szCs w:val="24"/>
        </w:rPr>
      </w:pPr>
    </w:p>
    <w:tbl>
      <w:tblPr>
        <w:tblW w:w="16028" w:type="dxa"/>
        <w:tblInd w:w="-1031" w:type="dxa"/>
        <w:tblLook w:val="04A0" w:firstRow="1" w:lastRow="0" w:firstColumn="1" w:lastColumn="0" w:noHBand="0" w:noVBand="1"/>
      </w:tblPr>
      <w:tblGrid>
        <w:gridCol w:w="1376"/>
        <w:gridCol w:w="1748"/>
        <w:gridCol w:w="1682"/>
        <w:gridCol w:w="1618"/>
        <w:gridCol w:w="1548"/>
        <w:gridCol w:w="1548"/>
        <w:gridCol w:w="1494"/>
        <w:gridCol w:w="1602"/>
        <w:gridCol w:w="276"/>
        <w:gridCol w:w="1557"/>
        <w:gridCol w:w="1579"/>
      </w:tblGrid>
      <w:tr w:rsidR="004C7565" w:rsidRPr="004C7565" w:rsidTr="00BC53E4">
        <w:trPr>
          <w:trHeight w:val="255"/>
        </w:trPr>
        <w:tc>
          <w:tcPr>
            <w:tcW w:w="1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7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33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tart pregnancy</w:t>
            </w:r>
          </w:p>
        </w:tc>
        <w:tc>
          <w:tcPr>
            <w:tcW w:w="30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tart delivery</w:t>
            </w:r>
          </w:p>
        </w:tc>
        <w:tc>
          <w:tcPr>
            <w:tcW w:w="309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fter birth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313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tart delivery (</w:t>
            </w:r>
            <w:proofErr w:type="spellStart"/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incl</w:t>
            </w:r>
            <w:proofErr w:type="spellEnd"/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 xml:space="preserve"> multiple birth)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ll factors</w:t>
            </w:r>
          </w:p>
        </w:tc>
        <w:tc>
          <w:tcPr>
            <w:tcW w:w="1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lected factors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ll factors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lected factors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ll factors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lected factors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ll factors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lected factors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ite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89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98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50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66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44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47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57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74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angladesh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Jharkhand/Odisha, India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7 (1.36,1.80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66 (1.46,1.89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6 (1.35,1.8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61 (1.40,1.84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1 (1.86,2.6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04 (1.76,2.37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60 (1.38,1.8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62 (1.41,1.86)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umbai, India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5 (0.19,0.3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7 (0.20,0.34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7 (0.20,0.3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7 (0.21,0.3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0 (0.29,0.5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7 (0.28,0.50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6 (0.19,0.3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5 (0.19,0.33)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p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8 (0.62,0.97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1 (0.65,1.0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3 (0.73,1.18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5 (0.76,1.18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9 (0.91,1.5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7 (1.00,1.61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4 (0.74,1.19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7 (0.78,1.21)</w:t>
            </w: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ime (years)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5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8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7 (0.93,1.22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7 (0.93,1.2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3 (0.89,1.20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1,1.2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1,1.21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3 (0.97,1.3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0.90,1.2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5,1.30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6 (0.78,1.17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8 (0.79,1.2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6 (0.92,1.4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82,1.2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3 (0.75,1.15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8 (0.70,1.1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5 (0.90,1.47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8 (0.70,1.10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7 (0.72,1.06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8 (0.72,1.08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0 (0.88,1.38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7 (0.71,1.08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ge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&lt;18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6 (1.26,1.9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5 (1.25,1.9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5 (1.00,1.5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87,1.41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1 (1.05,1.6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-20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0 (1.14,1.48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0 (1.14,1.48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4 (0.99,1.3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0.92,1.23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7 (1.02,1.3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-23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1.05,1.17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1.05,1.1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9,1.1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2 (0.96,1.09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1.00,1.1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-26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-29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9 (0.96,1.0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9 (0.96,1.0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97,1.04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97,1.04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0 (0.97,1.0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300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-32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97,1.12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8,1.1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97,1.1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3 (0.95,1.1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97,1.1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-35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4 (1.00,1.29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4 (1.00,1.29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7,1.2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7 (0.93,1.23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7,1.27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&gt;35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6 (1.03,1.54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7 (1.04,1.54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9 (0.96,1.4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2 (0.90,1.40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0 (0.97,1.49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birth interval (months)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55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rimi</w:t>
            </w:r>
            <w:proofErr w:type="spellEnd"/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gravida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4 (1.14,1.57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4 (1.14,1.5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3 (1.12,1.5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40 (1.22,1.60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2 (1.02,1.4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5 (1.08,1.44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41 (1.19,1.67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0 (1.31,1.72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&lt;15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18 (1.69,2.82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18 (1.69,2.8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88 (1.44,2.4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90 (1.48,2.4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85 (1.39,2.4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82 (1.38,2.40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95 (1.49,2.5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98 (1.53,2.58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-26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2,1.3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3,1.3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0 (0.82,1.2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83,1.22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9 (0.81,1.2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82,1.23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2 (0.84,1.2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85,1.2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-68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&gt;68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7 (0.96,1.42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6 (0.95,1.4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8 (0.88,1.3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7 (0.88,1.30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0 (0.81,1.24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2 (0.83,1.25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86,1.29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85,1.2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education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9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 schoo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rimary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1 (0.72,1.14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4 (0.73,0.9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9 (0.62,1.0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9 (0.68,0.91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2 (0.63,1.0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0 (0.69,0.94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9 (0.62,1.0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0 (0.69,0.93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econdary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56,0.9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5 (0.57,0.7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1 (0.47,0.8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0 (0.52,0.69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5 (0.48,0.87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2 (0.53,0.71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1 (0.46,0.80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1 (0.53,0.70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Sc/MSc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3 (0.21,0.86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9 (0.20,0.7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2 (0.16,0.6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0 (0.15,0.59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0 (0.19,0.8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37 (0.18,0.75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7 (0.13,0.5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25 (0.12,0.50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illiterate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9 (0.87,1.37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8 (0.77,1.24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7 (0.75,1.2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6 (0.75,1.2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household wealth (</w:t>
            </w:r>
            <w:proofErr w:type="spellStart"/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ertiles</w:t>
            </w:r>
            <w:proofErr w:type="spellEnd"/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3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9 (1.13,1.48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1 (1.14,1.5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9 (1.12,1.49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2 (1.15,1.52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0 (1.03,1.40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9 (1.12,1.49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3 (1.16,1.53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4 (1.00,1.29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2 (0.99,1.2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0 (0.96,1.2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0 (0.97,1.2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1,1.21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9 (0.96,1.2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1 (0.97,1.2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 ANC visit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8 (0.87,1.1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0 (0.79,1.0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3 (0.83,1.0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+ ANC visits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7 (0.83,1.1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8 (0.83,1.1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5 (0.82,1.1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tetanus vaccination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9 (0.79,1.0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7 (0.86,1.11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0 (0.79,1.01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remature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62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658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71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745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335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372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.01 (9.80,12.38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.11 (9.89,12.47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.44 (6.42,8.6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.62 (6.59,8.82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.52 (8.44,10.7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.65 (8.56,10.88)</w:t>
            </w: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regnancy complication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0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5 (1.37,1.7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5 (1.37,1.7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5 (1.18,1.54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40 (1.22,1.59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2 (1.34,1.7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1 (1.33,1.71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ason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warm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ainy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9 (0.87,1.1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0 (0.88,1.14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0.92,1.2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5 (0.91,1.21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0 (0.88,1.1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1 (0.89,1.1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ld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3 (1.08,1.39)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4 (1.09,1.41)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8 (1.20,1.59)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8 (1.20,1.59)</w:t>
            </w:r>
          </w:p>
        </w:tc>
        <w:tc>
          <w:tcPr>
            <w:tcW w:w="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5 (1.10,1.42)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7 (1.11,1.44)</w:t>
            </w: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delivery location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me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institution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16 (0.98,1.3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labour duration &gt; 24h?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6 (0.92,1.21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Delivery problem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25 (1.07,1.4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resentation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aesarean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5 (0.34,0.59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47 (0.36,0.60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reech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75 (1.32,2.31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75 (1.33,2.32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m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mother died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08 (1.09,3.97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ex baby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ale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8 (1.23,1.54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38 (1.24,1.54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female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multiple birth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29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333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51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508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.75 (5.49,8.29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.78 (5.52,8.32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.76 (6.50,9.27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.67 (6.43,9.1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size at birth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mal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47 (1.27,1.70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50 (1.31,1.73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m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arge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5 (1.86,2.73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9 (1.89,2.77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looking abnorm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-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ye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.04 (0.85,1.2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condition at 5m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876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110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oor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.70 (8.34,11.27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.09 (8.81,11.56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good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condition arms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119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mal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floppy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.16 (3.82,6.97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.25 (3.91,7.05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tiff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5 (1.09,4.61)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.29 (1.13,4.65)</w:t>
            </w:r>
          </w:p>
        </w:tc>
        <w:tc>
          <w:tcPr>
            <w:tcW w:w="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UC apparent validation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Bangladesh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0 (0.58,0.61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9 (0.58,0.6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71,0.7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71,0.7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3 (0.82,0.8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3 (0.81,0.84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74,0.77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74,0.77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India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0 (0.57,0.63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0 (0.57,0.62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9 (0.66,0.7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8 (0.65,0.71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0 (0.78,0.83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0 (0.78,0.82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9,0.74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8,0.73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rban India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3 (0.55,0.70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3 (0.56,0.7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6 (0.69,0.8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68,0.83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2 (0.89,0.96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2 (0.88,0.96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6 (0.69,0.8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68,0.82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Nepal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3 (0.46,0.60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4 (0.47,0.6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5,0.77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6,0.77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5 (0.80,0.90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4 (0.79,0.89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66,0.78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67,0.79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ooled average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9 (0.58,0.61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9 (0.58,0.6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69,0.75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68,0.75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5 (0.81,0.89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5 (0.80,0.89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71,0.76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70,0.76)</w:t>
            </w: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AUC cross validation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</w:tr>
      <w:tr w:rsidR="004C7565" w:rsidRPr="004C7565" w:rsidTr="00BC53E4">
        <w:trPr>
          <w:trHeight w:val="255"/>
        </w:trPr>
        <w:tc>
          <w:tcPr>
            <w:tcW w:w="31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Bangladesh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59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6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9,0.7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70,0.74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0 (0.79,0.8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1 (0.79,0.83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4 (0.72,0.75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4 (0.72,0.76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India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61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61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8 (0.65,0.7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7 (0.65,0.70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9 (0.77,0.82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9 (0.77,0.82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0 (0.68,0.73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0 (0.67,0.73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rban India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1 (0.53,0.68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62 (0.55,0.69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6 (0.68,0.83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68,0.83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0 (0.86,0.95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90 (0.85,0.95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68,0.82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5 (0.67,0.82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Rural Nepal</w:t>
            </w:r>
          </w:p>
        </w:tc>
        <w:tc>
          <w:tcPr>
            <w:tcW w:w="1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3 (0.47,0.60)</w:t>
            </w:r>
          </w:p>
        </w:tc>
        <w:tc>
          <w:tcPr>
            <w:tcW w:w="1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3 (0.47,0.60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0 (0.64,0.76)</w:t>
            </w: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5,0.77)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4 (0.79,0.89)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4 (0.79,0.89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5,0.77)</w:t>
            </w:r>
          </w:p>
        </w:tc>
        <w:tc>
          <w:tcPr>
            <w:tcW w:w="15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66,0.78)</w:t>
            </w:r>
          </w:p>
        </w:tc>
      </w:tr>
      <w:tr w:rsidR="004C7565" w:rsidRPr="004C7565" w:rsidTr="00BC53E4">
        <w:trPr>
          <w:trHeight w:val="255"/>
        </w:trPr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ooled average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59)</w:t>
            </w:r>
          </w:p>
        </w:tc>
        <w:tc>
          <w:tcPr>
            <w:tcW w:w="1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58 (0.56,0.59)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0 (0.68,0.73)</w:t>
            </w: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1 (0.68,0.74)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3 (0.79,0.87)</w:t>
            </w:r>
          </w:p>
        </w:tc>
        <w:tc>
          <w:tcPr>
            <w:tcW w:w="1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83 (0.79,0.86)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2 (0.70,0.74)</w:t>
            </w:r>
          </w:p>
        </w:tc>
        <w:tc>
          <w:tcPr>
            <w:tcW w:w="15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C7565" w:rsidRPr="004C7565" w:rsidRDefault="004C7565" w:rsidP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4C756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0.73 (0.70,0.75)</w:t>
            </w:r>
          </w:p>
        </w:tc>
      </w:tr>
    </w:tbl>
    <w:p w:rsidR="00316856" w:rsidRDefault="00316856" w:rsidP="007C4C26">
      <w:pPr>
        <w:rPr>
          <w:rFonts w:ascii="Arial" w:hAnsi="Arial" w:cs="Arial"/>
          <w:b/>
          <w:sz w:val="24"/>
          <w:szCs w:val="24"/>
        </w:rPr>
      </w:pPr>
    </w:p>
    <w:p w:rsidR="00F946E7" w:rsidRDefault="00F946E7" w:rsidP="007C4C26">
      <w:pPr>
        <w:rPr>
          <w:rFonts w:ascii="Arial" w:hAnsi="Arial" w:cs="Arial"/>
          <w:b/>
          <w:sz w:val="24"/>
          <w:szCs w:val="24"/>
        </w:rPr>
        <w:sectPr w:rsidR="00F946E7" w:rsidSect="0031685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F946E7" w:rsidRDefault="00796DAB" w:rsidP="007C4C26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Supplementary </w:t>
      </w:r>
      <w:r w:rsidR="00F946E7" w:rsidRPr="00E570FF">
        <w:rPr>
          <w:rFonts w:ascii="Arial" w:hAnsi="Arial" w:cs="Arial"/>
          <w:b/>
          <w:sz w:val="24"/>
          <w:szCs w:val="24"/>
          <w:lang w:val="en-US"/>
        </w:rPr>
        <w:t xml:space="preserve">Table </w:t>
      </w:r>
      <w:r w:rsidR="00F946E7">
        <w:rPr>
          <w:rFonts w:ascii="Arial" w:hAnsi="Arial" w:cs="Arial"/>
          <w:b/>
          <w:sz w:val="24"/>
          <w:szCs w:val="24"/>
          <w:lang w:val="en-US"/>
        </w:rPr>
        <w:t>3</w:t>
      </w:r>
      <w:r w:rsidR="00F946E7" w:rsidRPr="00E570FF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F946E7">
        <w:rPr>
          <w:rFonts w:ascii="Arial" w:hAnsi="Arial" w:cs="Arial"/>
          <w:b/>
          <w:sz w:val="24"/>
          <w:szCs w:val="24"/>
          <w:lang w:val="en-US"/>
        </w:rPr>
        <w:t>Nomogram details</w:t>
      </w:r>
      <w:r w:rsidR="003C7DD0">
        <w:rPr>
          <w:rFonts w:ascii="Arial" w:hAnsi="Arial" w:cs="Arial"/>
          <w:b/>
          <w:sz w:val="24"/>
          <w:szCs w:val="24"/>
          <w:lang w:val="en-US"/>
        </w:rPr>
        <w:t xml:space="preserve"> </w:t>
      </w:r>
    </w:p>
    <w:p w:rsidR="003C7DD0" w:rsidRPr="003C7DD0" w:rsidRDefault="003C7DD0" w:rsidP="007C4C26">
      <w:pPr>
        <w:rPr>
          <w:rFonts w:ascii="Arial" w:hAnsi="Arial" w:cs="Arial"/>
          <w:b/>
          <w:sz w:val="24"/>
          <w:szCs w:val="24"/>
          <w:lang w:val="en-US"/>
        </w:rPr>
      </w:pPr>
      <w:r w:rsidRPr="003C7DD0">
        <w:rPr>
          <w:rFonts w:ascii="Arial" w:hAnsi="Arial" w:cs="Arial"/>
        </w:rPr>
        <w:t>To estimate an infant’s probability of neonatal death, first determine all its risk factor characteristics. Second, read the risk point</w:t>
      </w:r>
      <w:r w:rsidR="006439CE">
        <w:rPr>
          <w:rFonts w:ascii="Arial" w:hAnsi="Arial" w:cs="Arial"/>
        </w:rPr>
        <w:t>s</w:t>
      </w:r>
      <w:r w:rsidRPr="003C7DD0">
        <w:rPr>
          <w:rFonts w:ascii="Arial" w:hAnsi="Arial" w:cs="Arial"/>
        </w:rPr>
        <w:t xml:space="preserve"> associated with each risk factor </w:t>
      </w:r>
      <w:r>
        <w:rPr>
          <w:rFonts w:ascii="Arial" w:hAnsi="Arial" w:cs="Arial"/>
        </w:rPr>
        <w:t>from the table</w:t>
      </w:r>
      <w:r w:rsidRPr="003C7DD0">
        <w:rPr>
          <w:rFonts w:ascii="Arial" w:hAnsi="Arial" w:cs="Arial"/>
        </w:rPr>
        <w:t xml:space="preserve">. Third, add up the points for all risk factors to obtain the total points for that infant. </w:t>
      </w:r>
      <w:r w:rsidR="006439CE">
        <w:rPr>
          <w:rFonts w:ascii="Arial" w:hAnsi="Arial" w:cs="Arial"/>
        </w:rPr>
        <w:t>Based on the model’s intercept and slope (last two rows of the table), t</w:t>
      </w:r>
      <w:r w:rsidRPr="003C7DD0">
        <w:rPr>
          <w:rFonts w:ascii="Arial" w:hAnsi="Arial" w:cs="Arial"/>
        </w:rPr>
        <w:t>he probability of neonatal death</w:t>
      </w:r>
      <w:r w:rsidRPr="003C7DD0" w:rsidDel="007D40F1">
        <w:rPr>
          <w:rFonts w:ascii="Arial" w:hAnsi="Arial" w:cs="Arial"/>
        </w:rPr>
        <w:t xml:space="preserve"> </w:t>
      </w:r>
      <w:r w:rsidRPr="003C7DD0">
        <w:rPr>
          <w:rFonts w:ascii="Arial" w:hAnsi="Arial" w:cs="Arial"/>
        </w:rPr>
        <w:t>can be</w:t>
      </w:r>
      <w:r>
        <w:rPr>
          <w:rFonts w:ascii="Arial" w:hAnsi="Arial" w:cs="Arial"/>
        </w:rPr>
        <w:t xml:space="preserve"> calculated </w:t>
      </w:r>
      <w:r w:rsidR="00920E33">
        <w:rPr>
          <w:rFonts w:ascii="Arial" w:hAnsi="Arial" w:cs="Arial"/>
        </w:rPr>
        <w:t>with the formula</w:t>
      </w:r>
      <w:r w:rsidR="00AE1715">
        <w:rPr>
          <w:rFonts w:ascii="Arial" w:hAnsi="Arial" w:cs="Arial"/>
        </w:rPr>
        <w:t>:</w:t>
      </w:r>
      <w:r w:rsidR="00920E33">
        <w:rPr>
          <w:rFonts w:ascii="Arial" w:hAnsi="Arial" w:cs="Arial"/>
        </w:rPr>
        <w:t xml:space="preserve">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</m:num>
          <m:den>
            <m:r>
              <w:rPr>
                <w:rFonts w:ascii="Cambria Math" w:hAnsi="Cambria Math" w:cs="Arial"/>
              </w:rPr>
              <m:t>1+</m:t>
            </m:r>
            <m:r>
              <m:rPr>
                <m:nor/>
              </m:rPr>
              <w:rPr>
                <w:rFonts w:ascii="Cambria Math" w:hAnsi="Cambria Math" w:cs="Arial"/>
              </w:rPr>
              <m:t>exp</m:t>
            </m:r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="Arial"/>
                      </w:rPr>
                      <m:t xml:space="preserve">intercept </m:t>
                    </m:r>
                    <m:r>
                      <w:rPr>
                        <w:rFonts w:ascii="Cambria Math" w:hAnsi="Cambria Math" w:cs="Arial"/>
                      </w:rPr>
                      <m:t xml:space="preserve">+ </m:t>
                    </m:r>
                    <m:r>
                      <m:rPr>
                        <m:nor/>
                      </m:rPr>
                      <w:rPr>
                        <w:rFonts w:ascii="Cambria Math" w:hAnsi="Cambria Math" w:cs="Arial"/>
                      </w:rPr>
                      <m:t xml:space="preserve">total points </m:t>
                    </m:r>
                    <m:r>
                      <w:rPr>
                        <w:rFonts w:ascii="Cambria Math" w:hAnsi="Cambria Math" w:cs="Arial"/>
                      </w:rPr>
                      <m:t xml:space="preserve">× </m:t>
                    </m:r>
                    <m:r>
                      <m:rPr>
                        <m:nor/>
                      </m:rPr>
                      <w:rPr>
                        <w:rFonts w:ascii="Cambria Math" w:hAnsi="Cambria Math" w:cs="Arial"/>
                      </w:rPr>
                      <m:t>slope</m:t>
                    </m:r>
                  </m:e>
                </m:d>
              </m:e>
            </m:d>
          </m:den>
        </m:f>
      </m:oMath>
      <w:r w:rsidR="002A5606">
        <w:rPr>
          <w:rFonts w:ascii="Arial" w:eastAsiaTheme="minorEastAsia" w:hAnsi="Arial" w:cs="Arial"/>
        </w:rPr>
        <w:t xml:space="preserve"> </w:t>
      </w:r>
      <w:r w:rsidRPr="003C7DD0">
        <w:rPr>
          <w:rFonts w:ascii="Arial" w:hAnsi="Arial" w:cs="Arial"/>
        </w:rPr>
        <w:t>.</w:t>
      </w:r>
      <w:r w:rsidR="00920E33">
        <w:rPr>
          <w:rFonts w:ascii="Arial" w:hAnsi="Arial" w:cs="Arial"/>
        </w:rPr>
        <w:t xml:space="preserve"> </w:t>
      </w:r>
    </w:p>
    <w:tbl>
      <w:tblPr>
        <w:tblW w:w="10348" w:type="dxa"/>
        <w:tblInd w:w="-49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20"/>
        <w:gridCol w:w="1764"/>
        <w:gridCol w:w="1559"/>
        <w:gridCol w:w="1560"/>
        <w:gridCol w:w="1559"/>
        <w:gridCol w:w="1559"/>
      </w:tblGrid>
      <w:tr w:rsidR="00126DED" w:rsidRPr="00126DED" w:rsidTr="001008BC">
        <w:trPr>
          <w:trHeight w:val="765"/>
          <w:tblHeader/>
        </w:trPr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1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  <w:t>Start pregnancy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  <w:t>Start delivery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Start delivery (</w:t>
            </w:r>
            <w:proofErr w:type="spellStart"/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incl</w:t>
            </w:r>
            <w:proofErr w:type="spellEnd"/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nl-NL"/>
              </w:rPr>
              <w:t xml:space="preserve"> multiple birth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nl-NL" w:eastAsia="nl-NL"/>
              </w:rPr>
              <w:t>After birth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ite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rural Banglade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1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C95584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Jharkhand/Odisha</w:t>
            </w: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r w:rsidR="00126DED"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nd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C95584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umbai,</w:t>
            </w: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r w:rsidR="00126DED"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nd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rural Nepa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4C756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</w:t>
            </w:r>
            <w:r w:rsidR="00126DED"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age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birth interval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&lt;15 month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&gt;=15 month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imi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education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 schoo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imar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condar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BSc/MSc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6439CE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439CE" w:rsidRPr="00126DED" w:rsidRDefault="006439CE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household wealth (tertiles)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oores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iddl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east-poo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mature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4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gnancy complications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ason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warm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rain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1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ol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ultiple birth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ingleto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twin/multipl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4.2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presentation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rma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aesaria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breec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ex baby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mal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7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femal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ize at birth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mal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rma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arg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good condition at 5 min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5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condition arms/legs</w:t>
            </w: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norma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0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flopp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.6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tiff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1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6439CE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i</w:t>
            </w:r>
            <w:r w:rsidR="00126DED"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 xml:space="preserve">ntercept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-5.8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9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-6.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9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-6.7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8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-7.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141</w:t>
            </w:r>
          </w:p>
        </w:tc>
      </w:tr>
      <w:tr w:rsidR="00126DED" w:rsidRPr="00126DED" w:rsidTr="001008BC">
        <w:trPr>
          <w:trHeight w:val="255"/>
        </w:trPr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16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6439CE" w:rsidP="00126DE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s</w:t>
            </w:r>
            <w:r w:rsidR="00126DED"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lop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36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8</w:t>
            </w:r>
            <w:r w:rsidR="004C7565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5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3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6DED" w:rsidRPr="00126DED" w:rsidRDefault="00126DE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</w:pPr>
            <w:r w:rsidRPr="00126DED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0.46</w:t>
            </w:r>
            <w:r w:rsidR="00CF428A">
              <w:rPr>
                <w:rFonts w:ascii="Arial" w:eastAsia="Times New Roman" w:hAnsi="Arial" w:cs="Arial"/>
                <w:color w:val="000000"/>
                <w:sz w:val="20"/>
                <w:szCs w:val="20"/>
                <w:lang w:val="nl-NL" w:eastAsia="nl-NL"/>
              </w:rPr>
              <w:t>24</w:t>
            </w:r>
          </w:p>
        </w:tc>
      </w:tr>
    </w:tbl>
    <w:p w:rsidR="00F946E7" w:rsidRPr="008B45D8" w:rsidRDefault="00F946E7" w:rsidP="007C4C26">
      <w:pPr>
        <w:rPr>
          <w:rFonts w:ascii="Arial" w:hAnsi="Arial" w:cs="Arial"/>
          <w:b/>
          <w:sz w:val="24"/>
          <w:szCs w:val="24"/>
        </w:rPr>
      </w:pPr>
    </w:p>
    <w:sectPr w:rsidR="00F946E7" w:rsidRPr="008B45D8" w:rsidSect="00F946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882082"/>
    <w:multiLevelType w:val="hybridMultilevel"/>
    <w:tmpl w:val="C43E2294"/>
    <w:lvl w:ilvl="0" w:tplc="72FCD15A">
      <w:start w:val="1"/>
      <w:numFmt w:val="lowerLetter"/>
      <w:lvlText w:val="%1"/>
      <w:lvlJc w:val="left"/>
      <w:pPr>
        <w:ind w:left="360" w:hanging="360"/>
      </w:pPr>
      <w:rPr>
        <w:rFonts w:hint="default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/>
  <w:trackRevisions/>
  <w:defaultTabStop w:val="720"/>
  <w:hyphenationZone w:val="425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4C26"/>
    <w:rsid w:val="000C5128"/>
    <w:rsid w:val="000C6CF6"/>
    <w:rsid w:val="000F36A4"/>
    <w:rsid w:val="001008BC"/>
    <w:rsid w:val="00105093"/>
    <w:rsid w:val="001076FB"/>
    <w:rsid w:val="00126DED"/>
    <w:rsid w:val="00134325"/>
    <w:rsid w:val="001F7A15"/>
    <w:rsid w:val="002347C2"/>
    <w:rsid w:val="00277FEC"/>
    <w:rsid w:val="002847FC"/>
    <w:rsid w:val="002A5606"/>
    <w:rsid w:val="002D05B1"/>
    <w:rsid w:val="00316856"/>
    <w:rsid w:val="003C7DD0"/>
    <w:rsid w:val="00490CA7"/>
    <w:rsid w:val="004A202A"/>
    <w:rsid w:val="004C7565"/>
    <w:rsid w:val="0057571A"/>
    <w:rsid w:val="005A4EE9"/>
    <w:rsid w:val="00641BD7"/>
    <w:rsid w:val="006439CE"/>
    <w:rsid w:val="00723EDC"/>
    <w:rsid w:val="00724EA1"/>
    <w:rsid w:val="00796DAB"/>
    <w:rsid w:val="007C4C26"/>
    <w:rsid w:val="00834555"/>
    <w:rsid w:val="008B45D8"/>
    <w:rsid w:val="00920E33"/>
    <w:rsid w:val="009B7DE1"/>
    <w:rsid w:val="00A80FF9"/>
    <w:rsid w:val="00AE1715"/>
    <w:rsid w:val="00AE7185"/>
    <w:rsid w:val="00B66204"/>
    <w:rsid w:val="00BC53E4"/>
    <w:rsid w:val="00C95584"/>
    <w:rsid w:val="00CF428A"/>
    <w:rsid w:val="00E570FF"/>
    <w:rsid w:val="00F946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4C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620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24E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4E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4E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4E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4E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E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EA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316856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16856"/>
    <w:rPr>
      <w:color w:val="800080"/>
      <w:u w:val="single"/>
    </w:rPr>
  </w:style>
  <w:style w:type="paragraph" w:customStyle="1" w:styleId="xl65">
    <w:name w:val="xl65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6">
    <w:name w:val="xl66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7">
    <w:name w:val="xl67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8">
    <w:name w:val="xl68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69">
    <w:name w:val="xl69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0">
    <w:name w:val="xl70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1">
    <w:name w:val="xl71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2">
    <w:name w:val="xl72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3">
    <w:name w:val="xl73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4">
    <w:name w:val="xl74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5">
    <w:name w:val="xl75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6">
    <w:name w:val="xl76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7">
    <w:name w:val="xl77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8">
    <w:name w:val="xl78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9">
    <w:name w:val="xl79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80">
    <w:name w:val="xl80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81">
    <w:name w:val="xl81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character" w:styleId="PlaceholderText">
    <w:name w:val="Placeholder Text"/>
    <w:basedOn w:val="DefaultParagraphFont"/>
    <w:uiPriority w:val="99"/>
    <w:semiHidden/>
    <w:rsid w:val="00920E33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4C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620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24E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4E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4E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4E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4E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E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EA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316856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16856"/>
    <w:rPr>
      <w:color w:val="800080"/>
      <w:u w:val="single"/>
    </w:rPr>
  </w:style>
  <w:style w:type="paragraph" w:customStyle="1" w:styleId="xl65">
    <w:name w:val="xl65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6">
    <w:name w:val="xl66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7">
    <w:name w:val="xl67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nl-NL" w:eastAsia="nl-NL"/>
    </w:rPr>
  </w:style>
  <w:style w:type="paragraph" w:customStyle="1" w:styleId="xl68">
    <w:name w:val="xl68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69">
    <w:name w:val="xl69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0">
    <w:name w:val="xl70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1">
    <w:name w:val="xl71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2">
    <w:name w:val="xl72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3">
    <w:name w:val="xl73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4">
    <w:name w:val="xl74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5">
    <w:name w:val="xl75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6">
    <w:name w:val="xl76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7">
    <w:name w:val="xl77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78">
    <w:name w:val="xl78"/>
    <w:basedOn w:val="Normal"/>
    <w:rsid w:val="00316856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79">
    <w:name w:val="xl79"/>
    <w:basedOn w:val="Normal"/>
    <w:rsid w:val="00316856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paragraph" w:customStyle="1" w:styleId="xl80">
    <w:name w:val="xl80"/>
    <w:basedOn w:val="Normal"/>
    <w:rsid w:val="00316856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18"/>
      <w:szCs w:val="18"/>
      <w:lang w:val="nl-NL" w:eastAsia="nl-NL"/>
    </w:rPr>
  </w:style>
  <w:style w:type="paragraph" w:customStyle="1" w:styleId="xl81">
    <w:name w:val="xl81"/>
    <w:basedOn w:val="Normal"/>
    <w:rsid w:val="00316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18"/>
      <w:szCs w:val="18"/>
      <w:lang w:val="nl-NL" w:eastAsia="nl-NL"/>
    </w:rPr>
  </w:style>
  <w:style w:type="character" w:styleId="PlaceholderText">
    <w:name w:val="Placeholder Text"/>
    <w:basedOn w:val="DefaultParagraphFont"/>
    <w:uiPriority w:val="99"/>
    <w:semiHidden/>
    <w:rsid w:val="00920E3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42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36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8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6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8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1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0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7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9</Pages>
  <Words>2725</Words>
  <Characters>15534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nja</dc:creator>
  <cp:lastModifiedBy>Tanja</cp:lastModifiedBy>
  <cp:revision>4</cp:revision>
  <cp:lastPrinted>2017-11-28T14:45:00Z</cp:lastPrinted>
  <dcterms:created xsi:type="dcterms:W3CDTF">2017-11-28T14:44:00Z</dcterms:created>
  <dcterms:modified xsi:type="dcterms:W3CDTF">2017-11-28T15:25:00Z</dcterms:modified>
</cp:coreProperties>
</file>